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25EF3" w14:textId="30BA64F6" w:rsidR="003441C9" w:rsidRDefault="00A0141E">
      <w:r>
        <w:t xml:space="preserve">Primeiro vamos começar com a definição de dado. Segundo a biblioteca Wikipédia </w:t>
      </w:r>
      <w:r w:rsidR="00F37CE7">
        <w:fldChar w:fldCharType="begin"/>
      </w:r>
      <w:r w:rsidR="00F37CE7">
        <w:instrText xml:space="preserve"> ADDIN ZOTERO_ITEM CSL_CITATION {"citationID":"ZBRM0bLb","properties":{"formattedCitation":"[1]","plainCitation":"[1]","noteIndex":0},"citationItems":[{"id":3737,"uris":["http://zotero.org/users/6863133/items/MC3TCSCI"],"itemData":{"id":3737,"type":"webpage","container-title":"Wikipédia - A enciclopédia livre","genre":"Enciclopédia","title":"Dados","URL":"https://pt.wikipedia.org/wiki/Dados","author":[{"family":"Wikipédia","given":""}],"issued":{"date-parts":[["2022",11,29]]}}}],"schema":"https://github.com/citation-style-language/schema/raw/master/csl-citation.json"} </w:instrText>
      </w:r>
      <w:r w:rsidR="00F37CE7">
        <w:fldChar w:fldCharType="separate"/>
      </w:r>
      <w:r w:rsidR="00F37CE7" w:rsidRPr="00F37CE7">
        <w:rPr>
          <w:rFonts w:cs="Times New Roman"/>
        </w:rPr>
        <w:t>[1]</w:t>
      </w:r>
      <w:r w:rsidR="00F37CE7">
        <w:fldChar w:fldCharType="end"/>
      </w:r>
      <w:r w:rsidR="00F37CE7">
        <w:t xml:space="preserve"> dado é um valor discreto que pode representar quantidades, qualidades, fatos, estatísticas e qualquer outra unidade básica que posteriormente podem ser interpretadas.</w:t>
      </w:r>
      <w:r w:rsidR="00C928E4">
        <w:t xml:space="preserve"> </w:t>
      </w:r>
      <w:r w:rsidR="00873E72">
        <w:t xml:space="preserve">Já o Banco de Dados </w:t>
      </w:r>
      <w:r w:rsidR="00873E72" w:rsidRPr="00873E72">
        <w:t xml:space="preserve">é um repositório ou recipiente para uma coleção de arquivos de dados computadorizados </w:t>
      </w:r>
      <w:r w:rsidR="00873E72">
        <w:t xml:space="preserve">onde os usuários podem realizar operações sobre esses dados, como a edição e visualização de dados </w:t>
      </w:r>
      <w:r w:rsidR="00D643EA">
        <w:fldChar w:fldCharType="begin"/>
      </w:r>
      <w:r w:rsidR="00D643EA">
        <w:instrText xml:space="preserve"> ADDIN ZOTERO_ITEM CSL_CITATION {"citationID":"CT5I24f0","properties":{"formattedCitation":"[2,3]","plainCitation":"[2,3]","noteIndex":0},"citationItems":[{"id":3738,"uris":["http://zotero.org/users/6863133/items/YNCUFS5T"],"itemData":{"id":3738,"type":"book","abstract":"Introdução a Sistemas de Bancos de Dados, Oitava Edição, oferece uma introdução completa ao vasto campo de sistemas de bancos de dados.O livro apresenta uma base sólida sobre os alicerces da tecnologia de bancos de dados, ao mesmo tempo em que esclarece como o campo deve se desenvolver no futuro.Esta nova edição foi revista e atualizada com as tendências e desenvolvimentos dos sistemas de bancos de dados.Este livro aborda os seguintes assuntos:Visão geral do gerenciamento de bancos de dados, Arquitetura de sistemas de bancos de dados, Introdução aos bancos de dados relacionais, Introdução à SQL, Tipos, Relações. Cálculo relacional, Integridade, Visões, Dependências funcionais, Normalização avançada, Modelagem semântica, Recuperação, Concorrência, Segurança, Otimização, Falta de informações, Herança de tipo, Bancos de dados distribuídos, Apoio à decisão, Sistemas baseados em lógica, Sistemas baseados em lógica, Bancos de dados relacional/objeto, A World Wide Web e XML.","edition":"1ª edição","ISBN":"978-85-352-1273-0","language":"Português","publisher":"GEN LTC","source":"Amazon","title":"Introdução a Sistemas de Bancos de Dados","author":[{"family":"Date","given":"C. J."}],"issued":{"date-parts":[["2004"]]}},"label":"page"},{"id":3740,"uris":["http://zotero.org/users/6863133/items/7RFKC5GL"],"itemData":{"id":3740,"type":"book","edition":"1ª edição","ISBN":"978-85-430-2500-1","language":"Português","publisher":"Pearson Universidades","source":"Amazon","title":"Sistemas de Banco de Dados","author":[{"family":"Elmasri","given":"Ramez"},{"family":"Navathe","given":"Shamkant B."}],"issued":{"date-parts":[["2019",4,22]]}},"label":"page"}],"schema":"https://github.com/citation-style-language/schema/raw/master/csl-citation.json"} </w:instrText>
      </w:r>
      <w:r w:rsidR="00D643EA">
        <w:fldChar w:fldCharType="separate"/>
      </w:r>
      <w:r w:rsidR="00D643EA" w:rsidRPr="00D643EA">
        <w:rPr>
          <w:rFonts w:cs="Times New Roman"/>
        </w:rPr>
        <w:t>[2,3]</w:t>
      </w:r>
      <w:r w:rsidR="00D643EA">
        <w:fldChar w:fldCharType="end"/>
      </w:r>
      <w:r w:rsidR="00873E72">
        <w:t>.</w:t>
      </w:r>
    </w:p>
    <w:p w14:paraId="246CFDFD" w14:textId="504FE2FD" w:rsidR="00D643EA" w:rsidRDefault="00D643EA" w:rsidP="00D643EA">
      <w:proofErr w:type="spellStart"/>
      <w:r>
        <w:t>Elmarsi</w:t>
      </w:r>
      <w:proofErr w:type="spellEnd"/>
      <w:r>
        <w:t xml:space="preserve"> e </w:t>
      </w:r>
      <w:proofErr w:type="spellStart"/>
      <w:r>
        <w:t>Navathe</w:t>
      </w:r>
      <w:proofErr w:type="spellEnd"/>
      <w:r>
        <w:t xml:space="preserve"> </w:t>
      </w:r>
      <w:r>
        <w:fldChar w:fldCharType="begin"/>
      </w:r>
      <w:r>
        <w:instrText xml:space="preserve"> ADDIN ZOTERO_ITEM CSL_CITATION {"citationID":"26p99aWx","properties":{"formattedCitation":"[3]","plainCitation":"[3]","noteIndex":0},"citationItems":[{"id":3740,"uris":["http://zotero.org/users/6863133/items/7RFKC5GL"],"itemData":{"id":3740,"type":"book","edition":"1ª edição","ISBN":"978-85-430-2500-1","language":"Português","publisher":"Pearson Universidades","source":"Amazon","title":"Sistemas de Banco de Dados","author":[{"family":"Elmasri","given":"Ramez"},{"family":"Navathe","given":"Shamkant B."}],"issued":{"date-parts":[["2019",4,22]]}}}],"schema":"https://github.com/citation-style-language/schema/raw/master/csl-citation.json"} </w:instrText>
      </w:r>
      <w:r>
        <w:fldChar w:fldCharType="separate"/>
      </w:r>
      <w:r w:rsidRPr="00D643EA">
        <w:rPr>
          <w:rFonts w:cs="Times New Roman"/>
        </w:rPr>
        <w:t>[3]</w:t>
      </w:r>
      <w:r>
        <w:fldChar w:fldCharType="end"/>
      </w:r>
      <w:r>
        <w:t xml:space="preserve"> </w:t>
      </w:r>
      <w:r>
        <w:t xml:space="preserve">afirmam que uma banco de dados possui algumas </w:t>
      </w:r>
      <w:r w:rsidR="00C5220E">
        <w:t>vantagens</w:t>
      </w:r>
      <w:r>
        <w:t>:</w:t>
      </w:r>
    </w:p>
    <w:p w14:paraId="54DD41FA" w14:textId="1A5B9487" w:rsidR="00D643EA" w:rsidRDefault="00D643EA" w:rsidP="00B91F11">
      <w:pPr>
        <w:pStyle w:val="PargrafodaLista"/>
        <w:numPr>
          <w:ilvl w:val="0"/>
          <w:numId w:val="1"/>
        </w:numPr>
        <w:ind w:left="714" w:hanging="357"/>
        <w:contextualSpacing w:val="0"/>
      </w:pPr>
      <w:r>
        <w:t xml:space="preserve">Natureza </w:t>
      </w:r>
      <w:proofErr w:type="spellStart"/>
      <w:r>
        <w:t>autodescritiva</w:t>
      </w:r>
      <w:proofErr w:type="spellEnd"/>
      <w:r>
        <w:t xml:space="preserve"> dos dados</w:t>
      </w:r>
      <w:r w:rsidR="00C5220E">
        <w:t>;</w:t>
      </w:r>
    </w:p>
    <w:p w14:paraId="473906FC" w14:textId="14CFBBE5" w:rsidR="00D643EA" w:rsidRDefault="00D643EA" w:rsidP="00B91F11">
      <w:pPr>
        <w:pStyle w:val="PargrafodaLista"/>
        <w:numPr>
          <w:ilvl w:val="0"/>
          <w:numId w:val="1"/>
        </w:numPr>
        <w:ind w:left="714" w:hanging="357"/>
        <w:contextualSpacing w:val="0"/>
      </w:pPr>
      <w:r>
        <w:t>Isolamento entre dados e programa;</w:t>
      </w:r>
    </w:p>
    <w:p w14:paraId="71CDD25A" w14:textId="7AB2919D" w:rsidR="00D643EA" w:rsidRDefault="00D643EA" w:rsidP="00B91F11">
      <w:pPr>
        <w:pStyle w:val="PargrafodaLista"/>
        <w:numPr>
          <w:ilvl w:val="0"/>
          <w:numId w:val="1"/>
        </w:numPr>
        <w:ind w:left="714" w:hanging="357"/>
        <w:contextualSpacing w:val="0"/>
      </w:pPr>
      <w:r>
        <w:t>Suporte para múltiplas visualizações dos dados;</w:t>
      </w:r>
    </w:p>
    <w:p w14:paraId="000BBA9D" w14:textId="3D8C959C" w:rsidR="00D643EA" w:rsidRDefault="00C5220E" w:rsidP="00B91F11">
      <w:pPr>
        <w:pStyle w:val="PargrafodaLista"/>
        <w:numPr>
          <w:ilvl w:val="0"/>
          <w:numId w:val="1"/>
        </w:numPr>
        <w:ind w:left="714" w:hanging="357"/>
        <w:contextualSpacing w:val="0"/>
      </w:pPr>
      <w:r>
        <w:t>Acesso concorrente aos dados e recuperação de falhas.</w:t>
      </w:r>
    </w:p>
    <w:p w14:paraId="12C0E45F" w14:textId="77777777" w:rsidR="00D643EA" w:rsidRDefault="00D643EA" w:rsidP="00D643EA">
      <w:proofErr w:type="spellStart"/>
      <w:r>
        <w:t>Elmarsi</w:t>
      </w:r>
      <w:proofErr w:type="spellEnd"/>
      <w:r>
        <w:t xml:space="preserve"> e </w:t>
      </w:r>
      <w:proofErr w:type="spellStart"/>
      <w:r>
        <w:t>Navathe</w:t>
      </w:r>
      <w:proofErr w:type="spellEnd"/>
      <w:r>
        <w:t xml:space="preserve"> [3] afirmam que há situações em que não é necessário o uso de um banco de dados, são elas:</w:t>
      </w:r>
    </w:p>
    <w:p w14:paraId="2FD542C0" w14:textId="7408A841" w:rsidR="00D643EA" w:rsidRDefault="00D643EA" w:rsidP="00B91F11">
      <w:pPr>
        <w:pStyle w:val="PargrafodaLista"/>
        <w:numPr>
          <w:ilvl w:val="0"/>
          <w:numId w:val="2"/>
        </w:numPr>
        <w:ind w:left="714" w:hanging="357"/>
        <w:contextualSpacing w:val="0"/>
      </w:pPr>
      <w:r>
        <w:t>Investimentos iniciais altos em hardware, software e treinamento</w:t>
      </w:r>
      <w:r w:rsidR="00B91F11">
        <w:t>;</w:t>
      </w:r>
    </w:p>
    <w:p w14:paraId="236E8330" w14:textId="1C08C4B7" w:rsidR="00D643EA" w:rsidRDefault="00D643EA" w:rsidP="00B91F11">
      <w:pPr>
        <w:pStyle w:val="PargrafodaLista"/>
        <w:numPr>
          <w:ilvl w:val="0"/>
          <w:numId w:val="2"/>
        </w:numPr>
        <w:ind w:left="714" w:hanging="357"/>
        <w:contextualSpacing w:val="0"/>
      </w:pPr>
      <w:r>
        <w:t>O banco de dados e suas aplicações são simples, bem definidas e sem previsão de mudanças;</w:t>
      </w:r>
    </w:p>
    <w:p w14:paraId="251441CD" w14:textId="468275A9" w:rsidR="00D643EA" w:rsidRDefault="00B91F11" w:rsidP="00B91F11">
      <w:pPr>
        <w:pStyle w:val="PargrafodaLista"/>
        <w:numPr>
          <w:ilvl w:val="0"/>
          <w:numId w:val="2"/>
        </w:numPr>
        <w:ind w:left="714" w:hanging="357"/>
        <w:contextualSpacing w:val="0"/>
      </w:pPr>
      <w:r>
        <w:t>A</w:t>
      </w:r>
      <w:r w:rsidR="00D643EA">
        <w:t>cesso de múltiplos usuários aos dados não é necessário</w:t>
      </w:r>
      <w:r>
        <w:t>.</w:t>
      </w:r>
    </w:p>
    <w:p w14:paraId="15E8B6EE" w14:textId="018E338E" w:rsidR="00E06D56" w:rsidRDefault="00E06D56" w:rsidP="00E06D56">
      <w:r>
        <w:t>Existem diversas maneiras de descrever um banco de dados e estes níveis podem variar em função do nível de abstração</w:t>
      </w:r>
      <w:r w:rsidR="007725D0">
        <w:t xml:space="preserve"> que se deseja enxergar. Provavelmente um modelo de dados para um usuário</w:t>
      </w:r>
      <w:r w:rsidR="00CD6DFA">
        <w:t xml:space="preserve"> não conterá informações específicas sobre o armazenamento destes dados em meios físicos </w:t>
      </w:r>
      <w:r w:rsidR="00DC156C">
        <w:fldChar w:fldCharType="begin"/>
      </w:r>
      <w:r w:rsidR="00DC156C">
        <w:instrText xml:space="preserve"> ADDIN ZOTERO_ITEM CSL_CITATION {"citationID":"FXRedRZ2","properties":{"formattedCitation":"[4]","plainCitation":"[4]","noteIndex":0},"citationItems":[{"id":3742,"uris":["http://zotero.org/users/6863133/items/WTGZW4GY"],"itemData":{"id":3742,"type":"book","edition":"6ª edição","ISBN":"978-85-7780-382-8","language":"Português","publisher":"Bookman","source":"Amazon","title":"Projeto de Banco de Dados: Volume 4","title-short":"Projeto de Banco de Dados","author":[{"family":"Heuser","given":"Carlos Alberto"}],"issued":{"date-parts":[["2008",11,24]]}}}],"schema":"https://github.com/citation-style-language/schema/raw/master/csl-citation.json"} </w:instrText>
      </w:r>
      <w:r w:rsidR="00DC156C">
        <w:fldChar w:fldCharType="separate"/>
      </w:r>
      <w:r w:rsidR="00DC156C" w:rsidRPr="00DC156C">
        <w:rPr>
          <w:rFonts w:cs="Times New Roman"/>
        </w:rPr>
        <w:t>[4]</w:t>
      </w:r>
      <w:r w:rsidR="00DC156C">
        <w:fldChar w:fldCharType="end"/>
      </w:r>
      <w:r w:rsidR="00CD6DFA">
        <w:t>.</w:t>
      </w:r>
      <w:r w:rsidR="00A52EC6">
        <w:t xml:space="preserve"> Em termos gerais vamos descrever dois modelos de BD aqui neste material.</w:t>
      </w:r>
      <w:r w:rsidR="00E12A57">
        <w:t xml:space="preserve"> São eles:</w:t>
      </w:r>
    </w:p>
    <w:p w14:paraId="77B1807D" w14:textId="5FB95C1F" w:rsidR="00A52EC6" w:rsidRPr="00E12A57" w:rsidRDefault="00A52EC6" w:rsidP="00A52EC6">
      <w:pPr>
        <w:rPr>
          <w:i/>
          <w:iCs/>
        </w:rPr>
      </w:pPr>
      <w:r w:rsidRPr="00E12A57">
        <w:rPr>
          <w:i/>
          <w:iCs/>
        </w:rPr>
        <w:t>Modelo conceitual</w:t>
      </w:r>
    </w:p>
    <w:p w14:paraId="6F9B44D3" w14:textId="39F66BAD" w:rsidR="00A52EC6" w:rsidRDefault="00A52EC6" w:rsidP="00A52EC6">
      <w:r>
        <w:t xml:space="preserve">Registra quais dados podem aparecer </w:t>
      </w:r>
      <w:r w:rsidR="00D8725A">
        <w:t>no BD,</w:t>
      </w:r>
      <w:r>
        <w:t xml:space="preserve"> porém não registra como estes dados estão armazenados a nível de SGBD. A forma mais difundida deste tipo de modelagem é o sistema Entidade - Relacionamento (ER).</w:t>
      </w:r>
    </w:p>
    <w:p w14:paraId="4E47D1A7" w14:textId="77777777" w:rsidR="00D8725A" w:rsidRDefault="00D8725A" w:rsidP="00A52EC6">
      <w:pPr>
        <w:rPr>
          <w:i/>
          <w:iCs/>
        </w:rPr>
      </w:pPr>
    </w:p>
    <w:p w14:paraId="05705C42" w14:textId="77777777" w:rsidR="00D8725A" w:rsidRDefault="00D8725A" w:rsidP="00A52EC6">
      <w:pPr>
        <w:rPr>
          <w:i/>
          <w:iCs/>
        </w:rPr>
      </w:pPr>
    </w:p>
    <w:p w14:paraId="2C2BB06E" w14:textId="77777777" w:rsidR="00D8725A" w:rsidRDefault="00D8725A" w:rsidP="00A52EC6">
      <w:pPr>
        <w:rPr>
          <w:i/>
          <w:iCs/>
        </w:rPr>
      </w:pPr>
    </w:p>
    <w:p w14:paraId="32AC57F3" w14:textId="429012BD" w:rsidR="00A52EC6" w:rsidRPr="00D8725A" w:rsidRDefault="00A52EC6" w:rsidP="00A52EC6">
      <w:pPr>
        <w:rPr>
          <w:i/>
          <w:iCs/>
        </w:rPr>
      </w:pPr>
      <w:r w:rsidRPr="00D8725A">
        <w:rPr>
          <w:i/>
          <w:iCs/>
        </w:rPr>
        <w:lastRenderedPageBreak/>
        <w:t>Modelo lógico</w:t>
      </w:r>
    </w:p>
    <w:p w14:paraId="2D9C04D5" w14:textId="6D688384" w:rsidR="00A52EC6" w:rsidRDefault="00A52EC6" w:rsidP="00D8725A">
      <w:r>
        <w:t>Um modelo lógico é uma descrição de um banco de dados no nível de abstração visto pelo usuário do SGBD. Assim, o modelo lógico é dependente do tipo particular de SGBD que está sendo usado. Por exemplo em um SGBD relacional esse formato é o de tabelas</w:t>
      </w:r>
      <w:r w:rsidR="00D8725A">
        <w:t>.</w:t>
      </w:r>
    </w:p>
    <w:p w14:paraId="5D8A3EDC" w14:textId="1B9A6AF2" w:rsidR="00924461" w:rsidRDefault="00924461" w:rsidP="00D8725A"/>
    <w:p w14:paraId="0E058468" w14:textId="44756352" w:rsidR="00924461" w:rsidRDefault="00924461" w:rsidP="00D8725A">
      <w:r>
        <w:t>A Figura 01 apresenta o modelo conceitual de representação de um banco de dados.</w:t>
      </w:r>
      <w:r w:rsidR="004F4F73">
        <w:t xml:space="preserve"> Já a Figura 02 apresenta um modelo lógico.</w:t>
      </w:r>
    </w:p>
    <w:p w14:paraId="5E012C99" w14:textId="5B6FB844" w:rsidR="00924461" w:rsidRDefault="004F4F73" w:rsidP="004F4F73">
      <w:pPr>
        <w:jc w:val="center"/>
      </w:pPr>
      <w:r>
        <w:rPr>
          <w:noProof/>
        </w:rPr>
        <w:drawing>
          <wp:inline distT="0" distB="0" distL="0" distR="0" wp14:anchorId="20E7E73D" wp14:editId="25D2DCC5">
            <wp:extent cx="3794263" cy="1249140"/>
            <wp:effectExtent l="0" t="0" r="0" b="8255"/>
            <wp:docPr id="1" name="Imagem 1" descr="Gráfico&#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Gráfico&#10;&#10;Descrição gerada automaticamente com confiança baixa"/>
                    <pic:cNvPicPr/>
                  </pic:nvPicPr>
                  <pic:blipFill>
                    <a:blip r:embed="rId5"/>
                    <a:stretch>
                      <a:fillRect/>
                    </a:stretch>
                  </pic:blipFill>
                  <pic:spPr>
                    <a:xfrm>
                      <a:off x="0" y="0"/>
                      <a:ext cx="3829965" cy="1260894"/>
                    </a:xfrm>
                    <a:prstGeom prst="rect">
                      <a:avLst/>
                    </a:prstGeom>
                  </pic:spPr>
                </pic:pic>
              </a:graphicData>
            </a:graphic>
          </wp:inline>
        </w:drawing>
      </w:r>
    </w:p>
    <w:p w14:paraId="67FCFAE4" w14:textId="5F4BCF10" w:rsidR="004F4F73" w:rsidRDefault="004F4F73" w:rsidP="004F4F73">
      <w:pPr>
        <w:jc w:val="center"/>
      </w:pPr>
    </w:p>
    <w:p w14:paraId="7A537C3D" w14:textId="0CF46B08" w:rsidR="0088738B" w:rsidRDefault="0088738B" w:rsidP="004F4F73">
      <w:pPr>
        <w:jc w:val="center"/>
      </w:pPr>
      <w:r>
        <w:rPr>
          <w:noProof/>
        </w:rPr>
        <w:drawing>
          <wp:inline distT="0" distB="0" distL="0" distR="0" wp14:anchorId="55DE11FA" wp14:editId="0FF76FAF">
            <wp:extent cx="3586038" cy="4373533"/>
            <wp:effectExtent l="0" t="0" r="0" b="8255"/>
            <wp:docPr id="2" name="Imagem 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Descrição gerada automaticamente"/>
                    <pic:cNvPicPr/>
                  </pic:nvPicPr>
                  <pic:blipFill>
                    <a:blip r:embed="rId6"/>
                    <a:stretch>
                      <a:fillRect/>
                    </a:stretch>
                  </pic:blipFill>
                  <pic:spPr>
                    <a:xfrm>
                      <a:off x="0" y="0"/>
                      <a:ext cx="3615999" cy="4410073"/>
                    </a:xfrm>
                    <a:prstGeom prst="rect">
                      <a:avLst/>
                    </a:prstGeom>
                  </pic:spPr>
                </pic:pic>
              </a:graphicData>
            </a:graphic>
          </wp:inline>
        </w:drawing>
      </w:r>
    </w:p>
    <w:p w14:paraId="17BAD32C" w14:textId="5DA74BE6" w:rsidR="0088738B" w:rsidRDefault="0088738B" w:rsidP="0088738B">
      <w:r w:rsidRPr="0088738B">
        <w:t>https://www.luis.blog.br/modelagem-de-dados-modelo-conceitual-modelo-logico-e-fisico.html</w:t>
      </w:r>
    </w:p>
    <w:p w14:paraId="6A8A6C75" w14:textId="63313635" w:rsidR="004F4F73" w:rsidRDefault="00203D32" w:rsidP="00DE4E18">
      <w:r>
        <w:lastRenderedPageBreak/>
        <w:t>Após o desenvolvimento destes modelos o projeto físico ou modelo físico do BD pode ser p</w:t>
      </w:r>
      <w:r w:rsidR="00DE4E18">
        <w:t xml:space="preserve">roduzido. </w:t>
      </w:r>
      <w:r w:rsidR="007A698F">
        <w:t>Nesta etapa o</w:t>
      </w:r>
      <w:r w:rsidR="00DE4E18">
        <w:t xml:space="preserve"> modelo do banco de dados é enriquecido com detalhes que influenciam no desempenho do banco de dados, mas não interferem em sua funcionalidade</w:t>
      </w:r>
    </w:p>
    <w:p w14:paraId="4B19467C" w14:textId="25B4268E" w:rsidR="00554219" w:rsidRPr="00554219" w:rsidRDefault="00554219" w:rsidP="00554219">
      <w:pPr>
        <w:rPr>
          <w:b/>
          <w:bCs/>
        </w:rPr>
      </w:pPr>
      <w:r w:rsidRPr="00554219">
        <w:rPr>
          <w:b/>
          <w:bCs/>
        </w:rPr>
        <w:t>O modelo conceitual Entidade-Relacionamento (ER)</w:t>
      </w:r>
    </w:p>
    <w:p w14:paraId="0B37E6D0" w14:textId="77777777" w:rsidR="00554219" w:rsidRDefault="00554219" w:rsidP="004F4F73">
      <w:pPr>
        <w:jc w:val="center"/>
      </w:pPr>
    </w:p>
    <w:sectPr w:rsidR="0055421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Josefin Sans">
    <w:altName w:val="Josefin Sans"/>
    <w:charset w:val="00"/>
    <w:family w:val="auto"/>
    <w:pitch w:val="variable"/>
    <w:sig w:usb0="A00000FF" w:usb1="4000204B" w:usb2="00000000" w:usb3="00000000" w:csb0="000001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EA63AE"/>
    <w:multiLevelType w:val="hybridMultilevel"/>
    <w:tmpl w:val="9A8200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5BA81733"/>
    <w:multiLevelType w:val="hybridMultilevel"/>
    <w:tmpl w:val="5EE884F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753040537">
    <w:abstractNumId w:val="0"/>
  </w:num>
  <w:num w:numId="2" w16cid:durableId="3090198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141E"/>
    <w:rsid w:val="00203D32"/>
    <w:rsid w:val="002662CC"/>
    <w:rsid w:val="003441C9"/>
    <w:rsid w:val="004F4F73"/>
    <w:rsid w:val="00554219"/>
    <w:rsid w:val="0055799E"/>
    <w:rsid w:val="006F2D60"/>
    <w:rsid w:val="007725D0"/>
    <w:rsid w:val="007A698F"/>
    <w:rsid w:val="007B17D6"/>
    <w:rsid w:val="00873E72"/>
    <w:rsid w:val="0088738B"/>
    <w:rsid w:val="00896083"/>
    <w:rsid w:val="008C65B4"/>
    <w:rsid w:val="00924461"/>
    <w:rsid w:val="009D4E90"/>
    <w:rsid w:val="00A0141E"/>
    <w:rsid w:val="00A52EC6"/>
    <w:rsid w:val="00B91F11"/>
    <w:rsid w:val="00C5220E"/>
    <w:rsid w:val="00C928E4"/>
    <w:rsid w:val="00CD6DFA"/>
    <w:rsid w:val="00D643EA"/>
    <w:rsid w:val="00D8725A"/>
    <w:rsid w:val="00DC156C"/>
    <w:rsid w:val="00DE4E18"/>
    <w:rsid w:val="00E06D56"/>
    <w:rsid w:val="00E12A57"/>
    <w:rsid w:val="00F37CE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2E531"/>
  <w15:chartTrackingRefBased/>
  <w15:docId w15:val="{74BD384E-B722-47ED-8BED-5EF885458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662CC"/>
    <w:pPr>
      <w:spacing w:before="120" w:after="120" w:line="360" w:lineRule="auto"/>
      <w:jc w:val="both"/>
    </w:pPr>
    <w:rPr>
      <w:rFonts w:ascii="Times New Roman" w:hAnsi="Times New Roman" w:cs="Arial"/>
      <w:sz w:val="24"/>
      <w:lang w:eastAsia="pt-BR"/>
    </w:rPr>
  </w:style>
  <w:style w:type="paragraph" w:styleId="Ttulo1">
    <w:name w:val="heading 1"/>
    <w:basedOn w:val="Normal"/>
    <w:next w:val="Normal"/>
    <w:link w:val="Ttulo1Char"/>
    <w:uiPriority w:val="9"/>
    <w:qFormat/>
    <w:rsid w:val="006F2D6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aliases w:val="Nível 1"/>
    <w:basedOn w:val="Ttulo1"/>
    <w:next w:val="Ttulo1"/>
    <w:link w:val="TtuloChar"/>
    <w:autoRedefine/>
    <w:uiPriority w:val="10"/>
    <w:qFormat/>
    <w:rsid w:val="006F2D60"/>
    <w:pPr>
      <w:spacing w:before="120" w:after="120" w:line="240" w:lineRule="auto"/>
    </w:pPr>
    <w:rPr>
      <w:rFonts w:ascii="Josefin Sans" w:eastAsia="Arial" w:hAnsi="Josefin Sans" w:cs="Arial"/>
      <w:b/>
      <w:color w:val="auto"/>
      <w:sz w:val="28"/>
      <w:szCs w:val="52"/>
    </w:rPr>
  </w:style>
  <w:style w:type="character" w:customStyle="1" w:styleId="TtuloChar">
    <w:name w:val="Título Char"/>
    <w:aliases w:val="Nível 1 Char"/>
    <w:basedOn w:val="Fontepargpadro"/>
    <w:link w:val="Ttulo"/>
    <w:uiPriority w:val="10"/>
    <w:rsid w:val="006F2D60"/>
    <w:rPr>
      <w:rFonts w:ascii="Josefin Sans" w:eastAsia="Arial" w:hAnsi="Josefin Sans" w:cs="Arial"/>
      <w:b/>
      <w:sz w:val="28"/>
      <w:szCs w:val="52"/>
      <w:lang w:eastAsia="pt-BR"/>
    </w:rPr>
  </w:style>
  <w:style w:type="character" w:customStyle="1" w:styleId="Ttulo1Char">
    <w:name w:val="Título 1 Char"/>
    <w:basedOn w:val="Fontepargpadro"/>
    <w:link w:val="Ttulo1"/>
    <w:uiPriority w:val="9"/>
    <w:rsid w:val="006F2D60"/>
    <w:rPr>
      <w:rFonts w:asciiTheme="majorHAnsi" w:eastAsiaTheme="majorEastAsia" w:hAnsiTheme="majorHAnsi" w:cstheme="majorBidi"/>
      <w:color w:val="2F5496" w:themeColor="accent1" w:themeShade="BF"/>
      <w:sz w:val="32"/>
      <w:szCs w:val="32"/>
    </w:rPr>
  </w:style>
  <w:style w:type="paragraph" w:customStyle="1" w:styleId="Nvel2">
    <w:name w:val="Nível 2"/>
    <w:basedOn w:val="Ttulo1"/>
    <w:link w:val="Nvel2Char"/>
    <w:autoRedefine/>
    <w:qFormat/>
    <w:rsid w:val="009D4E90"/>
    <w:pPr>
      <w:spacing w:before="120" w:after="120" w:line="240" w:lineRule="auto"/>
    </w:pPr>
    <w:rPr>
      <w:rFonts w:ascii="Josefin Sans" w:eastAsiaTheme="minorHAnsi" w:hAnsi="Josefin Sans" w:cstheme="minorBidi"/>
      <w:b/>
      <w:bCs/>
      <w:color w:val="202124"/>
      <w:sz w:val="28"/>
      <w:szCs w:val="40"/>
      <w:lang w:eastAsia="en-US"/>
    </w:rPr>
  </w:style>
  <w:style w:type="character" w:customStyle="1" w:styleId="Nvel2Char">
    <w:name w:val="Nível 2 Char"/>
    <w:basedOn w:val="Fontepargpadro"/>
    <w:link w:val="Nvel2"/>
    <w:rsid w:val="009D4E90"/>
    <w:rPr>
      <w:rFonts w:ascii="Josefin Sans" w:hAnsi="Josefin Sans"/>
      <w:b/>
      <w:bCs/>
      <w:color w:val="202124"/>
      <w:sz w:val="28"/>
      <w:szCs w:val="40"/>
    </w:rPr>
  </w:style>
  <w:style w:type="paragraph" w:styleId="PargrafodaLista">
    <w:name w:val="List Paragraph"/>
    <w:basedOn w:val="Normal"/>
    <w:uiPriority w:val="34"/>
    <w:qFormat/>
    <w:rsid w:val="00C5220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388772">
      <w:bodyDiv w:val="1"/>
      <w:marLeft w:val="0"/>
      <w:marRight w:val="0"/>
      <w:marTop w:val="0"/>
      <w:marBottom w:val="0"/>
      <w:divBdr>
        <w:top w:val="none" w:sz="0" w:space="0" w:color="auto"/>
        <w:left w:val="none" w:sz="0" w:space="0" w:color="auto"/>
        <w:bottom w:val="none" w:sz="0" w:space="0" w:color="auto"/>
        <w:right w:val="none" w:sz="0" w:space="0" w:color="auto"/>
      </w:divBdr>
      <w:divsChild>
        <w:div w:id="472217955">
          <w:marLeft w:val="0"/>
          <w:marRight w:val="0"/>
          <w:marTop w:val="0"/>
          <w:marBottom w:val="0"/>
          <w:divBdr>
            <w:top w:val="none" w:sz="0" w:space="0" w:color="auto"/>
            <w:left w:val="none" w:sz="0" w:space="0" w:color="auto"/>
            <w:bottom w:val="none" w:sz="0" w:space="0" w:color="auto"/>
            <w:right w:val="none" w:sz="0" w:space="0" w:color="auto"/>
          </w:divBdr>
          <w:divsChild>
            <w:div w:id="214291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191968">
      <w:bodyDiv w:val="1"/>
      <w:marLeft w:val="0"/>
      <w:marRight w:val="0"/>
      <w:marTop w:val="0"/>
      <w:marBottom w:val="0"/>
      <w:divBdr>
        <w:top w:val="none" w:sz="0" w:space="0" w:color="auto"/>
        <w:left w:val="none" w:sz="0" w:space="0" w:color="auto"/>
        <w:bottom w:val="none" w:sz="0" w:space="0" w:color="auto"/>
        <w:right w:val="none" w:sz="0" w:space="0" w:color="auto"/>
      </w:divBdr>
      <w:divsChild>
        <w:div w:id="565457271">
          <w:marLeft w:val="0"/>
          <w:marRight w:val="0"/>
          <w:marTop w:val="0"/>
          <w:marBottom w:val="0"/>
          <w:divBdr>
            <w:top w:val="none" w:sz="0" w:space="0" w:color="auto"/>
            <w:left w:val="none" w:sz="0" w:space="0" w:color="auto"/>
            <w:bottom w:val="none" w:sz="0" w:space="0" w:color="auto"/>
            <w:right w:val="none" w:sz="0" w:space="0" w:color="auto"/>
          </w:divBdr>
          <w:divsChild>
            <w:div w:id="1258438063">
              <w:marLeft w:val="0"/>
              <w:marRight w:val="0"/>
              <w:marTop w:val="0"/>
              <w:marBottom w:val="0"/>
              <w:divBdr>
                <w:top w:val="none" w:sz="0" w:space="0" w:color="auto"/>
                <w:left w:val="none" w:sz="0" w:space="0" w:color="auto"/>
                <w:bottom w:val="none" w:sz="0" w:space="0" w:color="auto"/>
                <w:right w:val="none" w:sz="0" w:space="0" w:color="auto"/>
              </w:divBdr>
            </w:div>
            <w:div w:id="81493845">
              <w:marLeft w:val="0"/>
              <w:marRight w:val="0"/>
              <w:marTop w:val="0"/>
              <w:marBottom w:val="0"/>
              <w:divBdr>
                <w:top w:val="none" w:sz="0" w:space="0" w:color="auto"/>
                <w:left w:val="none" w:sz="0" w:space="0" w:color="auto"/>
                <w:bottom w:val="none" w:sz="0" w:space="0" w:color="auto"/>
                <w:right w:val="none" w:sz="0" w:space="0" w:color="auto"/>
              </w:divBdr>
            </w:div>
            <w:div w:id="422189561">
              <w:marLeft w:val="0"/>
              <w:marRight w:val="0"/>
              <w:marTop w:val="0"/>
              <w:marBottom w:val="0"/>
              <w:divBdr>
                <w:top w:val="none" w:sz="0" w:space="0" w:color="auto"/>
                <w:left w:val="none" w:sz="0" w:space="0" w:color="auto"/>
                <w:bottom w:val="none" w:sz="0" w:space="0" w:color="auto"/>
                <w:right w:val="none" w:sz="0" w:space="0" w:color="auto"/>
              </w:divBdr>
            </w:div>
            <w:div w:id="108354655">
              <w:marLeft w:val="0"/>
              <w:marRight w:val="0"/>
              <w:marTop w:val="0"/>
              <w:marBottom w:val="0"/>
              <w:divBdr>
                <w:top w:val="none" w:sz="0" w:space="0" w:color="auto"/>
                <w:left w:val="none" w:sz="0" w:space="0" w:color="auto"/>
                <w:bottom w:val="none" w:sz="0" w:space="0" w:color="auto"/>
                <w:right w:val="none" w:sz="0" w:space="0" w:color="auto"/>
              </w:divBdr>
            </w:div>
            <w:div w:id="1172333294">
              <w:marLeft w:val="0"/>
              <w:marRight w:val="0"/>
              <w:marTop w:val="0"/>
              <w:marBottom w:val="0"/>
              <w:divBdr>
                <w:top w:val="none" w:sz="0" w:space="0" w:color="auto"/>
                <w:left w:val="none" w:sz="0" w:space="0" w:color="auto"/>
                <w:bottom w:val="none" w:sz="0" w:space="0" w:color="auto"/>
                <w:right w:val="none" w:sz="0" w:space="0" w:color="auto"/>
              </w:divBdr>
            </w:div>
            <w:div w:id="1931422653">
              <w:marLeft w:val="0"/>
              <w:marRight w:val="0"/>
              <w:marTop w:val="0"/>
              <w:marBottom w:val="0"/>
              <w:divBdr>
                <w:top w:val="none" w:sz="0" w:space="0" w:color="auto"/>
                <w:left w:val="none" w:sz="0" w:space="0" w:color="auto"/>
                <w:bottom w:val="none" w:sz="0" w:space="0" w:color="auto"/>
                <w:right w:val="none" w:sz="0" w:space="0" w:color="auto"/>
              </w:divBdr>
            </w:div>
            <w:div w:id="2104914415">
              <w:marLeft w:val="0"/>
              <w:marRight w:val="0"/>
              <w:marTop w:val="0"/>
              <w:marBottom w:val="0"/>
              <w:divBdr>
                <w:top w:val="none" w:sz="0" w:space="0" w:color="auto"/>
                <w:left w:val="none" w:sz="0" w:space="0" w:color="auto"/>
                <w:bottom w:val="none" w:sz="0" w:space="0" w:color="auto"/>
                <w:right w:val="none" w:sz="0" w:space="0" w:color="auto"/>
              </w:divBdr>
            </w:div>
            <w:div w:id="403917748">
              <w:marLeft w:val="0"/>
              <w:marRight w:val="0"/>
              <w:marTop w:val="0"/>
              <w:marBottom w:val="0"/>
              <w:divBdr>
                <w:top w:val="none" w:sz="0" w:space="0" w:color="auto"/>
                <w:left w:val="none" w:sz="0" w:space="0" w:color="auto"/>
                <w:bottom w:val="none" w:sz="0" w:space="0" w:color="auto"/>
                <w:right w:val="none" w:sz="0" w:space="0" w:color="auto"/>
              </w:divBdr>
            </w:div>
            <w:div w:id="1502893392">
              <w:marLeft w:val="0"/>
              <w:marRight w:val="0"/>
              <w:marTop w:val="0"/>
              <w:marBottom w:val="0"/>
              <w:divBdr>
                <w:top w:val="none" w:sz="0" w:space="0" w:color="auto"/>
                <w:left w:val="none" w:sz="0" w:space="0" w:color="auto"/>
                <w:bottom w:val="none" w:sz="0" w:space="0" w:color="auto"/>
                <w:right w:val="none" w:sz="0" w:space="0" w:color="auto"/>
              </w:divBdr>
            </w:div>
            <w:div w:id="14699275">
              <w:marLeft w:val="0"/>
              <w:marRight w:val="0"/>
              <w:marTop w:val="0"/>
              <w:marBottom w:val="0"/>
              <w:divBdr>
                <w:top w:val="none" w:sz="0" w:space="0" w:color="auto"/>
                <w:left w:val="none" w:sz="0" w:space="0" w:color="auto"/>
                <w:bottom w:val="none" w:sz="0" w:space="0" w:color="auto"/>
                <w:right w:val="none" w:sz="0" w:space="0" w:color="auto"/>
              </w:divBdr>
            </w:div>
            <w:div w:id="37900909">
              <w:marLeft w:val="0"/>
              <w:marRight w:val="0"/>
              <w:marTop w:val="0"/>
              <w:marBottom w:val="0"/>
              <w:divBdr>
                <w:top w:val="none" w:sz="0" w:space="0" w:color="auto"/>
                <w:left w:val="none" w:sz="0" w:space="0" w:color="auto"/>
                <w:bottom w:val="none" w:sz="0" w:space="0" w:color="auto"/>
                <w:right w:val="none" w:sz="0" w:space="0" w:color="auto"/>
              </w:divBdr>
            </w:div>
            <w:div w:id="808013358">
              <w:marLeft w:val="0"/>
              <w:marRight w:val="0"/>
              <w:marTop w:val="0"/>
              <w:marBottom w:val="0"/>
              <w:divBdr>
                <w:top w:val="none" w:sz="0" w:space="0" w:color="auto"/>
                <w:left w:val="none" w:sz="0" w:space="0" w:color="auto"/>
                <w:bottom w:val="none" w:sz="0" w:space="0" w:color="auto"/>
                <w:right w:val="none" w:sz="0" w:space="0" w:color="auto"/>
              </w:divBdr>
            </w:div>
            <w:div w:id="136794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449414">
      <w:bodyDiv w:val="1"/>
      <w:marLeft w:val="0"/>
      <w:marRight w:val="0"/>
      <w:marTop w:val="0"/>
      <w:marBottom w:val="0"/>
      <w:divBdr>
        <w:top w:val="none" w:sz="0" w:space="0" w:color="auto"/>
        <w:left w:val="none" w:sz="0" w:space="0" w:color="auto"/>
        <w:bottom w:val="none" w:sz="0" w:space="0" w:color="auto"/>
        <w:right w:val="none" w:sz="0" w:space="0" w:color="auto"/>
      </w:divBdr>
      <w:divsChild>
        <w:div w:id="346833036">
          <w:marLeft w:val="0"/>
          <w:marRight w:val="0"/>
          <w:marTop w:val="0"/>
          <w:marBottom w:val="0"/>
          <w:divBdr>
            <w:top w:val="none" w:sz="0" w:space="0" w:color="auto"/>
            <w:left w:val="none" w:sz="0" w:space="0" w:color="auto"/>
            <w:bottom w:val="none" w:sz="0" w:space="0" w:color="auto"/>
            <w:right w:val="none" w:sz="0" w:space="0" w:color="auto"/>
          </w:divBdr>
          <w:divsChild>
            <w:div w:id="798912804">
              <w:marLeft w:val="0"/>
              <w:marRight w:val="0"/>
              <w:marTop w:val="0"/>
              <w:marBottom w:val="0"/>
              <w:divBdr>
                <w:top w:val="none" w:sz="0" w:space="0" w:color="auto"/>
                <w:left w:val="none" w:sz="0" w:space="0" w:color="auto"/>
                <w:bottom w:val="none" w:sz="0" w:space="0" w:color="auto"/>
                <w:right w:val="none" w:sz="0" w:space="0" w:color="auto"/>
              </w:divBdr>
            </w:div>
            <w:div w:id="586041339">
              <w:marLeft w:val="0"/>
              <w:marRight w:val="0"/>
              <w:marTop w:val="0"/>
              <w:marBottom w:val="0"/>
              <w:divBdr>
                <w:top w:val="none" w:sz="0" w:space="0" w:color="auto"/>
                <w:left w:val="none" w:sz="0" w:space="0" w:color="auto"/>
                <w:bottom w:val="none" w:sz="0" w:space="0" w:color="auto"/>
                <w:right w:val="none" w:sz="0" w:space="0" w:color="auto"/>
              </w:divBdr>
            </w:div>
            <w:div w:id="62340209">
              <w:marLeft w:val="0"/>
              <w:marRight w:val="0"/>
              <w:marTop w:val="0"/>
              <w:marBottom w:val="0"/>
              <w:divBdr>
                <w:top w:val="none" w:sz="0" w:space="0" w:color="auto"/>
                <w:left w:val="none" w:sz="0" w:space="0" w:color="auto"/>
                <w:bottom w:val="none" w:sz="0" w:space="0" w:color="auto"/>
                <w:right w:val="none" w:sz="0" w:space="0" w:color="auto"/>
              </w:divBdr>
            </w:div>
            <w:div w:id="1505507646">
              <w:marLeft w:val="0"/>
              <w:marRight w:val="0"/>
              <w:marTop w:val="0"/>
              <w:marBottom w:val="0"/>
              <w:divBdr>
                <w:top w:val="none" w:sz="0" w:space="0" w:color="auto"/>
                <w:left w:val="none" w:sz="0" w:space="0" w:color="auto"/>
                <w:bottom w:val="none" w:sz="0" w:space="0" w:color="auto"/>
                <w:right w:val="none" w:sz="0" w:space="0" w:color="auto"/>
              </w:divBdr>
            </w:div>
            <w:div w:id="453713808">
              <w:marLeft w:val="0"/>
              <w:marRight w:val="0"/>
              <w:marTop w:val="0"/>
              <w:marBottom w:val="0"/>
              <w:divBdr>
                <w:top w:val="none" w:sz="0" w:space="0" w:color="auto"/>
                <w:left w:val="none" w:sz="0" w:space="0" w:color="auto"/>
                <w:bottom w:val="none" w:sz="0" w:space="0" w:color="auto"/>
                <w:right w:val="none" w:sz="0" w:space="0" w:color="auto"/>
              </w:divBdr>
            </w:div>
            <w:div w:id="154560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3</Pages>
  <Words>987</Words>
  <Characters>5332</Characters>
  <Application>Microsoft Office Word</Application>
  <DocSecurity>0</DocSecurity>
  <Lines>44</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1</cp:revision>
  <dcterms:created xsi:type="dcterms:W3CDTF">2022-11-29T20:29:00Z</dcterms:created>
  <dcterms:modified xsi:type="dcterms:W3CDTF">2022-11-2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ZOBdZtxU"/&gt;&lt;style id="http://www.zotero.org/styles/engineering-structures" hasBibliography="1" bibliographyStyleHasBeenSet="0"/&gt;&lt;prefs&gt;&lt;pref name="fieldType" value="Field"/&gt;&lt;/prefs&gt;&lt;/data&gt;</vt:lpwstr>
  </property>
</Properties>
</file>